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 xml:space="preserve">he SRY gene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proofErr w:type="spellStart"/>
      <w:r w:rsidR="003847AB" w:rsidRPr="00B62391">
        <w:rPr>
          <w:i/>
        </w:rPr>
        <w:t>Slx</w:t>
      </w:r>
      <w:proofErr w:type="spellEnd"/>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w:t>
      </w:r>
      <w:proofErr w:type="gramStart"/>
      <w:r w:rsidRPr="00B62391">
        <w:t>triggers</w:t>
      </w:r>
      <w:proofErr w:type="gramEnd"/>
      <w:r w:rsidRPr="00B62391">
        <w:t xml:space="preserve">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4F360D7C" w:rsidR="002A52B0" w:rsidRPr="00B62391" w:rsidRDefault="004D22CC" w:rsidP="00A71124">
      <w:r w:rsidRPr="00B62391">
        <w:t xml:space="preserve">The </w:t>
      </w:r>
      <w:r w:rsidR="00710C10">
        <w:t>pipeline</w:t>
      </w:r>
      <w:r w:rsidR="000666C5">
        <w:t xml:space="preserve"> (</w:t>
      </w:r>
      <w:r w:rsidR="000666C5">
        <w:fldChar w:fldCharType="begin"/>
      </w:r>
      <w:r w:rsidR="000666C5">
        <w:instrText xml:space="preserve"> REF _Ref516777812 \h </w:instrText>
      </w:r>
      <w:r w:rsidR="000666C5">
        <w:fldChar w:fldCharType="separate"/>
      </w:r>
      <w:r w:rsidR="00DB4A73" w:rsidRPr="00B62391">
        <w:t xml:space="preserve">Figure </w:t>
      </w:r>
      <w:r w:rsidR="00DB4A73">
        <w:rPr>
          <w:noProof/>
        </w:rPr>
        <w:t>1</w:t>
      </w:r>
      <w:r w:rsidR="000666C5">
        <w:fldChar w:fldCharType="end"/>
      </w:r>
      <w:r w:rsidR="000666C5">
        <w:t>)</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0666C5">
        <w:t>. Then</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2BFA34E">
            <wp:extent cx="5967778" cy="2652345"/>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52345"/>
                    </a:xfrm>
                    <a:prstGeom prst="rect">
                      <a:avLst/>
                    </a:prstGeom>
                  </pic:spPr>
                </pic:pic>
              </a:graphicData>
            </a:graphic>
          </wp:inline>
        </w:drawing>
      </w:r>
    </w:p>
    <w:p w14:paraId="676E774D" w14:textId="23B2943E" w:rsidR="002A52B0" w:rsidRPr="00B62391" w:rsidRDefault="000D1D69" w:rsidP="00A71124">
      <w:pPr>
        <w:pStyle w:val="Caption"/>
      </w:pPr>
      <w:bookmarkStart w:id="9" w:name="_Ref516777812"/>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1</w:t>
      </w:r>
      <w:r w:rsidR="00BF418D" w:rsidRPr="00B62391">
        <w:fldChar w:fldCharType="end"/>
      </w:r>
      <w:bookmarkEnd w:id="9"/>
      <w:r w:rsidRPr="00B62391">
        <w:t xml:space="preserve">: </w:t>
      </w:r>
      <w:r w:rsidR="00D23AF1" w:rsidRPr="00B62391">
        <w:t>O</w:t>
      </w:r>
      <w:r w:rsidR="000666C5">
        <w:t>verview of the pipeline</w:t>
      </w:r>
      <w:r w:rsidRPr="00B62391">
        <w:t>.</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667B1D33"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6A140E">
        <w:t>impanzee and gorilla reference</w:t>
      </w:r>
      <w:r w:rsidR="00D23AF1" w:rsidRPr="00B62391">
        <w:t xml:space="preserve"> genome</w:t>
      </w:r>
      <w:r w:rsidR="006A140E">
        <w:t>s</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565EC267" w14:textId="77777777" w:rsidR="00DB4A73" w:rsidRDefault="004A10AC">
      <w:pPr>
        <w:spacing w:after="0" w:line="240" w:lineRule="auto"/>
        <w:rPr>
          <w:i/>
          <w:iCs/>
          <w:color w:val="44546A" w:themeColor="text2"/>
          <w:sz w:val="18"/>
          <w:szCs w:val="18"/>
        </w:rPr>
      </w:pPr>
      <w:r>
        <w:t xml:space="preserve">See </w:t>
      </w:r>
      <w:commentRangeStart w:id="11"/>
      <w:r w:rsidR="006A140E" w:rsidRPr="00B62391">
        <w:fldChar w:fldCharType="begin"/>
      </w:r>
      <w:r w:rsidR="006A140E" w:rsidRPr="00B62391">
        <w:instrText xml:space="preserve"> REF _Ref515137420 \h </w:instrText>
      </w:r>
      <w:r w:rsidR="006A140E" w:rsidRPr="00B62391">
        <w:fldChar w:fldCharType="separate"/>
      </w:r>
      <w:r w:rsidR="00DB4A73">
        <w:br w:type="page"/>
      </w:r>
    </w:p>
    <w:p w14:paraId="2D33AD23" w14:textId="2BF8BF75" w:rsidR="007425DB" w:rsidRPr="00B62391" w:rsidRDefault="00DB4A73" w:rsidP="00A71124">
      <w:r w:rsidRPr="00B62391">
        <w:lastRenderedPageBreak/>
        <w:t xml:space="preserve">Table </w:t>
      </w:r>
      <w:r>
        <w:rPr>
          <w:noProof/>
        </w:rPr>
        <w:t>1</w:t>
      </w:r>
      <w:r w:rsidR="006A140E" w:rsidRPr="00B62391">
        <w:fldChar w:fldCharType="end"/>
      </w:r>
      <w:commentRangeEnd w:id="11"/>
      <w:r w:rsidR="006A140E" w:rsidRPr="00B62391">
        <w:rPr>
          <w:rStyle w:val="CommentReference"/>
        </w:rPr>
        <w:commentReference w:id="11"/>
      </w:r>
      <w:r w:rsidR="006A140E">
        <w:t xml:space="preserve"> </w:t>
      </w:r>
      <w:r w:rsidR="004A10AC">
        <w:t xml:space="preserve">for the results of the ortholog </w:t>
      </w:r>
      <w:r w:rsidR="006A140E">
        <w:t>search</w:t>
      </w:r>
      <w:r w:rsidR="006A140E">
        <w:t>.</w:t>
      </w:r>
    </w:p>
    <w:p w14:paraId="5CF2AA25" w14:textId="4EB4A2BB"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w:t>
      </w:r>
      <w:r w:rsidR="005F69C4">
        <w:t>that chromosome</w:t>
      </w:r>
      <w:r w:rsidRPr="00B62391">
        <w:t xml:space="preserve">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w:t>
      </w:r>
      <w:r w:rsidR="005F69C4">
        <w:t>detailed</w:t>
      </w:r>
      <w:r w:rsidRPr="00B62391">
        <w:t xml:space="preserve"> in the next </w:t>
      </w:r>
      <w:r w:rsidR="005F69C4">
        <w:t>section</w:t>
      </w:r>
      <w:r w:rsidRPr="00B62391">
        <w:t>.</w:t>
      </w:r>
    </w:p>
    <w:p w14:paraId="0B7605C1" w14:textId="6FEA0804" w:rsidR="00866305" w:rsidRDefault="00866305">
      <w:pPr>
        <w:spacing w:after="0" w:line="240" w:lineRule="auto"/>
        <w:rPr>
          <w:rFonts w:ascii="Helvetica" w:eastAsiaTheme="majorEastAsia" w:hAnsi="Helvetica" w:cstheme="majorBidi"/>
          <w:b/>
          <w:bCs/>
          <w:sz w:val="32"/>
          <w:szCs w:val="32"/>
        </w:rPr>
      </w:pPr>
      <w:bookmarkStart w:id="12" w:name="_Toc516349372"/>
    </w:p>
    <w:p w14:paraId="64C5E433" w14:textId="77777777" w:rsidR="00866305" w:rsidRDefault="00866305">
      <w:pPr>
        <w:spacing w:after="0" w:line="240" w:lineRule="auto"/>
        <w:rPr>
          <w:i/>
          <w:iCs/>
          <w:color w:val="44546A" w:themeColor="text2"/>
          <w:sz w:val="18"/>
          <w:szCs w:val="18"/>
        </w:rPr>
      </w:pPr>
      <w:bookmarkStart w:id="13" w:name="_Ref515137420"/>
      <w:bookmarkEnd w:id="12"/>
      <w:r>
        <w:br w:type="page"/>
      </w:r>
    </w:p>
    <w:p w14:paraId="6875B7B7" w14:textId="68CA29C3" w:rsidR="000D1D69" w:rsidRPr="00B62391" w:rsidRDefault="000D1D69" w:rsidP="00A71124">
      <w:pPr>
        <w:pStyle w:val="Caption"/>
      </w:pPr>
      <w:r w:rsidRPr="00B62391">
        <w:lastRenderedPageBreak/>
        <w:t xml:space="preserve">Table </w:t>
      </w:r>
      <w:r w:rsidR="00BF418D" w:rsidRPr="00B62391">
        <w:fldChar w:fldCharType="begin"/>
      </w:r>
      <w:r w:rsidR="00BF418D" w:rsidRPr="00B62391">
        <w:instrText xml:space="preserve"> SEQ Table \* ARABIC </w:instrText>
      </w:r>
      <w:r w:rsidR="00BF418D" w:rsidRPr="00B62391">
        <w:fldChar w:fldCharType="separate"/>
      </w:r>
      <w:r w:rsidR="00DB4A73">
        <w:rPr>
          <w:noProof/>
        </w:rPr>
        <w:t>1</w:t>
      </w:r>
      <w:r w:rsidR="00BF418D" w:rsidRPr="00B62391">
        <w:fldChar w:fldCharType="end"/>
      </w:r>
      <w:bookmarkEnd w:id="13"/>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4"/>
      <w:r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104CF49D" w14:textId="16D065ED" w:rsidR="00866305" w:rsidRDefault="00866305" w:rsidP="00866305">
      <w:pPr>
        <w:pStyle w:val="Heading2"/>
      </w:pPr>
      <w:r w:rsidRPr="00B62391">
        <w:t>Mapping reads onto artificial chromosomes</w:t>
      </w:r>
    </w:p>
    <w:p w14:paraId="435A74A7" w14:textId="00427346" w:rsidR="00CF6C52" w:rsidRPr="00B62391" w:rsidRDefault="00CF6C52" w:rsidP="00A71124">
      <w:r w:rsidRPr="00B62391">
        <w:t>For each individual</w:t>
      </w:r>
      <w:r w:rsidR="00961C1E" w:rsidRPr="00B62391">
        <w:t>:</w:t>
      </w:r>
    </w:p>
    <w:p w14:paraId="73D2FC7F" w14:textId="1EB4F3E2" w:rsidR="00961C1E" w:rsidRPr="00B62391" w:rsidRDefault="00CF6C52" w:rsidP="00A71124">
      <w:pPr>
        <w:pStyle w:val="ListParagraph"/>
        <w:numPr>
          <w:ilvl w:val="0"/>
          <w:numId w:val="2"/>
        </w:numPr>
      </w:pPr>
      <w:r w:rsidRPr="00B62391">
        <w:t xml:space="preserve">The reads from the </w:t>
      </w:r>
      <w:proofErr w:type="spellStart"/>
      <w:r w:rsidRPr="00B62391">
        <w:t>fast</w:t>
      </w:r>
      <w:r w:rsidR="00C0040C">
        <w:t>a</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511C9129"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as the un-normalized copy number. 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w:t>
      </w:r>
      <w:r w:rsidR="00C0040C">
        <w:t>which is assumed to be non-ampliconic</w:t>
      </w:r>
      <w:r w:rsidR="00961C1E" w:rsidRPr="00B62391">
        <w:t>.</w:t>
      </w:r>
    </w:p>
    <w:p w14:paraId="68AB4CDC" w14:textId="7AA44008"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00C0040C">
        <w:t>In order to see how the species-specific ACs performed we</w:t>
      </w:r>
      <w:r w:rsidRPr="00B62391">
        <w:t xml:space="preserv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 xml:space="preserve">w different the </w:t>
      </w:r>
      <w:r w:rsidR="00FD6DD3" w:rsidRPr="00B62391">
        <w:lastRenderedPageBreak/>
        <w:t>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w:t>
      </w:r>
      <w:r w:rsidR="00C0040C">
        <w:t xml:space="preserve">application on closely </w:t>
      </w:r>
      <w:r w:rsidR="00141F58" w:rsidRPr="00B62391">
        <w:t>related species</w:t>
      </w:r>
      <w:r w:rsidR="00C0040C">
        <w:t>.</w:t>
      </w:r>
    </w:p>
    <w:p w14:paraId="0444E03E" w14:textId="4CF2905F" w:rsidR="000F2FBD" w:rsidRPr="00B62391" w:rsidRDefault="00A6305A" w:rsidP="00A71124">
      <w:pPr>
        <w:pStyle w:val="Heading1"/>
      </w:pPr>
      <w:bookmarkStart w:id="15" w:name="_Toc516349373"/>
      <w:r w:rsidRPr="00B62391">
        <w:t>Result</w:t>
      </w:r>
      <w:r w:rsidR="00693A8C" w:rsidRPr="00B62391">
        <w:t>s</w:t>
      </w:r>
      <w:bookmarkEnd w:id="15"/>
    </w:p>
    <w:p w14:paraId="15FDF886" w14:textId="5BB076FE" w:rsidR="000F2FBD" w:rsidRPr="00B62391" w:rsidRDefault="000F2FBD" w:rsidP="00A71124">
      <w:pPr>
        <w:pStyle w:val="Heading2"/>
      </w:pPr>
      <w:bookmarkStart w:id="16"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6"/>
    </w:p>
    <w:p w14:paraId="42557C78" w14:textId="0363304C"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7"/>
      <w:r w:rsidRPr="00B62391">
        <w:t>AC</w:t>
      </w:r>
      <w:commentRangeEnd w:id="17"/>
      <w:r w:rsidRPr="00B62391">
        <w:rPr>
          <w:rStyle w:val="CommentReference"/>
        </w:rPr>
        <w:commentReference w:id="17"/>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DB4A73" w:rsidRPr="00B62391">
        <w:t xml:space="preserve">Table </w:t>
      </w:r>
      <w:r w:rsidR="00DB4A73">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w:t>
      </w:r>
      <w:r w:rsidR="00673E19">
        <w:t xml:space="preserve"> amount of copies for each gene.</w:t>
      </w:r>
      <w:r w:rsidR="00D5108D" w:rsidRPr="00B62391">
        <w:t xml:space="preserve"> </w:t>
      </w:r>
      <w:r w:rsidR="00673E19">
        <w:t>D</w:t>
      </w:r>
      <w:r w:rsidR="00D5108D" w:rsidRPr="00B62391">
        <w:t>osage co</w:t>
      </w:r>
      <w:r w:rsidR="007129DA" w:rsidRPr="00B62391">
        <w:t>mpensation might counteract doubling</w:t>
      </w:r>
      <w:r w:rsidR="00673E19">
        <w:t xml:space="preserve"> though</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DB4A73" w:rsidRPr="00B62391">
        <w:t xml:space="preserve">Figure </w:t>
      </w:r>
      <w:r w:rsidR="00DB4A73">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DB4A73" w:rsidRPr="00321405">
        <w:t xml:space="preserve">Figure </w:t>
      </w:r>
      <w:r w:rsidR="00DB4A73">
        <w:rPr>
          <w:noProof/>
        </w:rPr>
        <w:t>3</w:t>
      </w:r>
      <w:r w:rsidR="00D5108D" w:rsidRPr="00B62391">
        <w:fldChar w:fldCharType="end"/>
      </w:r>
      <w:r w:rsidR="00402210">
        <w:t>). As females don’t have a Y chromosome, it is interesting that the coverage of AMELY and PRY is not exactly zero.</w:t>
      </w:r>
      <w:r w:rsidR="00673E19">
        <w:t xml:space="preserve"> This is likely because homologous genes</w:t>
      </w:r>
      <w:r w:rsidR="00402210">
        <w:t xml:space="preserve">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7B1FAB16" w:rsidR="005367BF" w:rsidRPr="00B62391" w:rsidRDefault="000D1D69" w:rsidP="00A71124">
      <w:pPr>
        <w:pStyle w:val="Caption"/>
      </w:pPr>
      <w:bookmarkStart w:id="18"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2</w:t>
      </w:r>
      <w:r w:rsidR="00BF418D" w:rsidRPr="00B62391">
        <w:fldChar w:fldCharType="end"/>
      </w:r>
      <w:bookmarkEnd w:id="18"/>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6DF6A42D"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w:t>
      </w:r>
      <w:r>
        <w:t xml:space="preserve"> </w:t>
      </w:r>
      <w:r w:rsidR="009D67FF">
        <w:t xml:space="preserve">approx.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DB4A73" w:rsidRPr="00B62391">
        <w:t xml:space="preserve">Figure </w:t>
      </w:r>
      <w:r w:rsidR="00DB4A73">
        <w:rPr>
          <w:noProof/>
        </w:rPr>
        <w:t>2</w:t>
      </w:r>
      <w:r>
        <w:fldChar w:fldCharType="end"/>
      </w:r>
      <w:r>
        <w:t>).</w:t>
      </w:r>
    </w:p>
    <w:p w14:paraId="56C2C91B" w14:textId="7A39E1DD"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9D67FF">
        <w:t>.</w:t>
      </w:r>
    </w:p>
    <w:p w14:paraId="38A07F9C" w14:textId="58D3E510" w:rsidR="000D1D69" w:rsidRPr="00B62391" w:rsidRDefault="003C17E0" w:rsidP="00A71124">
      <w:pPr>
        <w:pStyle w:val="Caption"/>
      </w:pPr>
      <w:bookmarkStart w:id="19" w:name="_Ref515055271"/>
      <w:bookmarkStart w:id="20" w:name="_Ref515103279"/>
      <w:bookmarkStart w:id="21"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9"/>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62F1CB77"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sidR="00DB4A73">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62F1CB77"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sidR="00DB4A73">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DB4A73">
        <w:rPr>
          <w:noProof/>
        </w:rPr>
        <w:t>2</w:t>
      </w:r>
      <w:r w:rsidR="00BF418D" w:rsidRPr="00B62391">
        <w:fldChar w:fldCharType="end"/>
      </w:r>
      <w:bookmarkEnd w:id="20"/>
      <w:r w:rsidR="000D1D69" w:rsidRPr="00B62391">
        <w:t>: The mean individual-pair relative difference is calculated by taking one individual at a time, taking the</w:t>
      </w:r>
      <w:r w:rsidR="00D776BB">
        <w:t xml:space="preserve"> relative</w:t>
      </w:r>
      <w:r w:rsidR="000D1D69" w:rsidRPr="00B62391">
        <w:t xml:space="preserve"> difference of</w:t>
      </w:r>
      <w:r w:rsidR="00D776BB">
        <w:t xml:space="preserve"> the</w:t>
      </w:r>
      <w:r w:rsidR="000D1D69" w:rsidRPr="00B62391">
        <w:t xml:space="preserve"> species-specific and human </w:t>
      </w:r>
      <w:r w:rsidR="00BC5673" w:rsidRPr="00B62391">
        <w:t>AC</w:t>
      </w:r>
      <w:r w:rsidR="000D1D69" w:rsidRPr="00B62391">
        <w:t xml:space="preserve"> coverage. Then taking the mean of a group (</w:t>
      </w:r>
      <w:r w:rsidR="00D776BB">
        <w:t xml:space="preserve">across each </w:t>
      </w:r>
      <w:r w:rsidR="000D1D69" w:rsidRPr="00B62391">
        <w:t>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1"/>
      <w:r w:rsidR="00D776BB">
        <w:t xml:space="preserve"> A positive value means that the species-specific AC has higher coverage than the human AC.</w:t>
      </w:r>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46DAA34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DB4A73" w:rsidRPr="00B62391">
        <w:t xml:space="preserve">Table </w:t>
      </w:r>
      <w:r w:rsidR="00DB4A73">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DB4A73" w:rsidRPr="00321405">
        <w:t xml:space="preserve">Figure </w:t>
      </w:r>
      <w:r w:rsidR="00DB4A73">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7194834F" w:rsidR="00866CAD" w:rsidRPr="00B62391" w:rsidRDefault="00940CA6" w:rsidP="00A71124">
      <w:r>
        <w:t xml:space="preserve">Because the species-specific AC generally has a higher coverage, </w:t>
      </w:r>
      <w:r w:rsidR="00D46292">
        <w:t>we decided to execute the rest of the pipeline with tha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3754232C"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DB4A73" w:rsidRPr="00B62391">
        <w:t xml:space="preserve">Figure </w:t>
      </w:r>
      <w:r w:rsidR="00DB4A73">
        <w:rPr>
          <w:noProof/>
        </w:rPr>
        <w:t>4</w:t>
      </w:r>
      <w:r w:rsidR="009B7887" w:rsidRPr="00B62391">
        <w:fldChar w:fldCharType="end"/>
      </w:r>
      <w:r w:rsidR="00230680" w:rsidRPr="00B62391">
        <w:t>)</w:t>
      </w:r>
      <w:r w:rsidRPr="00B62391">
        <w:t xml:space="preserve">, most genes </w:t>
      </w:r>
      <w:r w:rsidR="00D46292">
        <w:t xml:space="preserve">have shown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w:t>
      </w:r>
      <w:r w:rsidR="00D46292">
        <w:t>non-ampliconic</w:t>
      </w:r>
      <w:r w:rsidR="006F6037" w:rsidRPr="00B62391">
        <w:t>, except in one individual</w:t>
      </w:r>
      <w:r w:rsidR="00866CAD" w:rsidRPr="00B62391">
        <w:t>.</w:t>
      </w:r>
      <w:r w:rsidR="00230680" w:rsidRPr="00B62391">
        <w:t xml:space="preserve"> </w:t>
      </w:r>
      <w:r w:rsidR="006F6037" w:rsidRPr="00B62391">
        <w:t xml:space="preserve">CT47A4, in both species, and OPN1LW, in chimpanzee, </w:t>
      </w:r>
      <w:r w:rsidR="00D46292">
        <w:t>might also be</w:t>
      </w:r>
      <w:r w:rsidR="006F6037" w:rsidRPr="00B62391">
        <w:t xml:space="preserve"> single copy.</w:t>
      </w:r>
      <w:r w:rsidR="00B926FA" w:rsidRPr="00B62391">
        <w:t xml:space="preserve"> </w:t>
      </w:r>
      <w:r w:rsidR="00D46292">
        <w:t>The other genes seem</w:t>
      </w:r>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75BCE829"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4</w:t>
      </w:r>
      <w:r w:rsidR="00BF418D" w:rsidRPr="00B62391">
        <w:fldChar w:fldCharType="end"/>
      </w:r>
      <w:bookmarkEnd w:id="25"/>
      <w:r w:rsidRPr="00B62391">
        <w:t>: Copy number (normalized coverage) of X-linked genes. All individuals for each species. Note the differently scaled y-ax</w:t>
      </w:r>
      <w:r w:rsidR="00D44A61">
        <w:t>i</w:t>
      </w:r>
      <w:r w:rsidRPr="00B62391">
        <w:t>s across species. Horizontal jitter applied.</w:t>
      </w:r>
      <w:r w:rsidR="00864AED">
        <w:t xml:space="preserve"> Horizontal line </w:t>
      </w:r>
      <w:r w:rsidR="00D44A61">
        <w:t>marked at</w:t>
      </w:r>
      <w:r w:rsidR="00864AED">
        <w:t xml:space="preserve"> copy number</w:t>
      </w:r>
      <w:r w:rsidR="00D44A61">
        <w:t xml:space="preserve"> = </w:t>
      </w:r>
      <w:r w:rsidR="00864AED">
        <w:t>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67D3D393"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5</w:t>
      </w:r>
      <w:r w:rsidR="00BF418D" w:rsidRPr="00B62391">
        <w:fldChar w:fldCharType="end"/>
      </w:r>
      <w:r w:rsidRPr="00B62391">
        <w:t>: Copy number (normalized coverage) of Y-linked genes. All individuals for each species. Note the differently scaled y-axes across species</w:t>
      </w:r>
      <w:r w:rsidR="00864AED">
        <w:t xml:space="preserve">. In human, TSPY has its own y-axis </w:t>
      </w:r>
      <w:r w:rsidR="00D44A61">
        <w:t>to allow for its extreme copy numbers</w:t>
      </w:r>
      <w:r w:rsidRPr="00B62391">
        <w:t>. Horizontal jitter applied.</w:t>
      </w:r>
      <w:r w:rsidR="00230FA5" w:rsidRPr="00B62391">
        <w:t xml:space="preserve"> </w:t>
      </w:r>
      <w:r w:rsidR="00864AED">
        <w:t>Horizontal line</w:t>
      </w:r>
      <w:r w:rsidR="00D44A61">
        <w:t xml:space="preserve"> marked</w:t>
      </w:r>
      <w:r w:rsidR="00864AED">
        <w:t xml:space="preserve"> at copy number</w:t>
      </w:r>
      <w:r w:rsidR="00D44A61">
        <w:t xml:space="preserve"> = </w:t>
      </w:r>
      <w:r w:rsidR="00864AED">
        <w:t>1.</w:t>
      </w:r>
      <w:r w:rsidR="007E327D" w:rsidRPr="00B62391">
        <w:t xml:space="preserve"> </w:t>
      </w:r>
    </w:p>
    <w:p w14:paraId="3C7D9062" w14:textId="2D741795" w:rsidR="00675E32" w:rsidRPr="00B62391" w:rsidRDefault="008E08E9" w:rsidP="00A71124">
      <w:r>
        <w:t xml:space="preserve">In chimpanzee </w:t>
      </w:r>
      <w:r w:rsidR="001A2C0A" w:rsidRPr="00B62391">
        <w:t>BPY2 has a copy number close to 2</w:t>
      </w:r>
      <w:r w:rsidR="00BD191C">
        <w:t>, falling within the variation in human where</w:t>
      </w:r>
      <w:r w:rsidR="003E25C7" w:rsidRPr="00B62391">
        <w:t xml:space="preserve"> </w:t>
      </w:r>
      <w:r w:rsidR="00B926FA" w:rsidRPr="00B62391">
        <w:t xml:space="preserve">the copy number for </w:t>
      </w:r>
      <w:r w:rsidR="00BD191C">
        <w:t>the gene is &lt; 1,</w:t>
      </w:r>
      <w:r w:rsidR="00C751AF" w:rsidRPr="00B62391">
        <w:t xml:space="preserve">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7"/>
      </w:r>
      <w:r w:rsidR="00932E6C">
        <w:t>.</w:t>
      </w:r>
    </w:p>
    <w:p w14:paraId="2D0EECEF" w14:textId="3F6584A2" w:rsidR="0036753E" w:rsidRPr="00B62391" w:rsidRDefault="0036753E" w:rsidP="00A71124">
      <w:r w:rsidRPr="00B62391">
        <w:t xml:space="preserve">TSPY </w:t>
      </w:r>
      <w:r w:rsidR="00C751AF" w:rsidRPr="00B62391">
        <w:t>seems to be ampliconic in chimpanzee as well, wit</w:t>
      </w:r>
      <w:r w:rsidR="00BD191C">
        <w:t>h 8 and 14 copies for each male</w:t>
      </w:r>
      <w:r w:rsidR="00C751AF" w:rsidRPr="00B62391">
        <w:t>, but in humans the main distribution is between 20 and 35 copies.</w:t>
      </w:r>
      <w:r w:rsidRPr="00B62391">
        <w:t xml:space="preserve"> </w:t>
      </w:r>
      <w:r w:rsidR="00932E6C">
        <w:t>The rest of the genes show signs of being ampliconic in chimpanzee</w:t>
      </w:r>
      <w:r w:rsidR="00BD191C">
        <w:t>:</w:t>
      </w:r>
      <w:r w:rsidR="00932E6C">
        <w:t xml:space="preserve"> CDY and PRY are close to human</w:t>
      </w:r>
      <w:r w:rsidR="00BD191C">
        <w:t xml:space="preserve"> copy numbers. RBMY1A1 in chimpanzee is above the median in human.</w:t>
      </w:r>
    </w:p>
    <w:p w14:paraId="2758E145" w14:textId="4700A02F"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DB4A73">
        <w:rPr>
          <w:noProof/>
        </w:rPr>
        <w:t>3</w:t>
      </w:r>
      <w:r w:rsidR="008631F1" w:rsidRPr="00B62391">
        <w:fldChar w:fldCharType="end"/>
      </w:r>
      <w:r w:rsidR="008631F1" w:rsidRPr="00B62391">
        <w:t xml:space="preserve">: </w:t>
      </w:r>
      <w:r w:rsidR="00BD191C">
        <w:t>Complete results</w:t>
      </w:r>
      <w:r w:rsidR="008631F1" w:rsidRPr="00B62391">
        <w:t xml:space="preserve"> from executing the </w:t>
      </w:r>
      <w:r w:rsidR="00BD191C">
        <w:t>pipeline</w:t>
      </w:r>
      <w:r w:rsidR="008631F1" w:rsidRPr="00B62391">
        <w:t xml:space="preserve"> with the species-specific AC</w:t>
      </w:r>
      <w:r w:rsidR="00AB539F">
        <w:t>. The human median copy number</w:t>
      </w:r>
      <w:r w:rsidR="00747A46">
        <w:t xml:space="preserve"> from Lucotte et al. 2018</w:t>
      </w:r>
      <w:r w:rsidR="00BD191C">
        <w:t xml:space="preserve"> [6]</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8" w:name="_Toc516349377"/>
      <w:r w:rsidRPr="00B62391">
        <w:t>Discussion</w:t>
      </w:r>
      <w:bookmarkEnd w:id="28"/>
    </w:p>
    <w:p w14:paraId="43A5DAEB" w14:textId="2720E91C" w:rsidR="002540BD" w:rsidRPr="00B62391" w:rsidRDefault="002540BD" w:rsidP="00A71124">
      <w:pPr>
        <w:pStyle w:val="Heading2"/>
      </w:pPr>
      <w:bookmarkStart w:id="29" w:name="_Toc516349378"/>
      <w:r w:rsidRPr="00B62391">
        <w:t>Conclusion</w:t>
      </w:r>
      <w:bookmarkEnd w:id="29"/>
    </w:p>
    <w:p w14:paraId="47B666A5" w14:textId="60B78421"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9A2C88" w:rsidRPr="00B62391">
        <w:t>. (</w:t>
      </w:r>
      <w:r w:rsidR="001C3B03" w:rsidRPr="00B62391">
        <w:t>??</w:t>
      </w:r>
      <w:r w:rsidR="009A2C88" w:rsidRPr="00B62391">
        <w:t>take from the introduction)</w:t>
      </w:r>
      <w:r w:rsidR="00162F80">
        <w:t>??I don’t know what to mention??</w:t>
      </w:r>
    </w:p>
    <w:p w14:paraId="0EE8F269" w14:textId="7C04377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might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436043D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ve a lower copy number than that of humans</w:t>
      </w:r>
      <w:r w:rsidR="00162F80">
        <w:t>.</w:t>
      </w:r>
    </w:p>
    <w:p w14:paraId="15AC8428" w14:textId="4E22B19F" w:rsidR="001161D8" w:rsidRPr="00501FEA" w:rsidRDefault="001161D8" w:rsidP="00A71124">
      <w:r w:rsidRPr="00501FEA">
        <w:t xml:space="preserve">GAGE4 seems to be </w:t>
      </w:r>
      <w:r w:rsidR="00502890">
        <w:t xml:space="preserve">non ampliconic </w:t>
      </w:r>
      <w:r w:rsidRPr="00501FEA">
        <w:t>in chimpanzee and gorilla. This suggests that the ampliconic behavior of GAGE4 in human emerged</w:t>
      </w:r>
      <w:r w:rsidR="00162F80">
        <w:t xml:space="preserve"> in the human lineage</w:t>
      </w:r>
      <w:r w:rsidRPr="00501FEA">
        <w:t xml:space="preserve"> after the split of the human-chimpanzee</w:t>
      </w:r>
      <w:r w:rsidR="00502890">
        <w:t xml:space="preserve"> last common </w:t>
      </w:r>
      <w:commentRangeStart w:id="30"/>
      <w:r w:rsidRPr="00501FEA">
        <w:t>ancestor</w:t>
      </w:r>
      <w:commentRangeEnd w:id="30"/>
      <w:r w:rsidR="00501FEA">
        <w:rPr>
          <w:rStyle w:val="CommentReference"/>
        </w:rPr>
        <w:commentReference w:id="30"/>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77777777"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p>
    <w:p w14:paraId="3EF8D23C" w14:textId="7AC1A344" w:rsidR="001161D8" w:rsidRPr="00B62391" w:rsidRDefault="00904036" w:rsidP="00A71124">
      <w:pPr>
        <w:rPr>
          <w:ins w:id="31" w:author="Elise Lucotte" w:date="2018-05-31T16:48:00Z"/>
        </w:rPr>
      </w:pPr>
      <w:r>
        <w:t xml:space="preserve">The difference in ampliconic </w:t>
      </w:r>
      <w:proofErr w:type="spellStart"/>
      <w:r>
        <w:t>behaviour</w:t>
      </w:r>
      <w:proofErr w:type="spellEnd"/>
      <w:r>
        <w:t xml:space="preserve"> across genes among hominids might be influenced by sperm competition.</w:t>
      </w:r>
    </w:p>
    <w:p w14:paraId="1A3F079D" w14:textId="0D874BAA" w:rsidR="00867972" w:rsidRPr="00B62391" w:rsidDel="00EA0609" w:rsidRDefault="009948F2" w:rsidP="00A71124">
      <w:pPr>
        <w:pStyle w:val="Heading2"/>
        <w:rPr>
          <w:del w:id="32" w:author="Elise Lucotte" w:date="2018-05-31T16:59:00Z"/>
        </w:rPr>
      </w:pPr>
      <w:del w:id="33"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4" w:author="Elise Lucotte" w:date="2018-05-31T16:54:00Z">
        <w:r w:rsidR="00CA4A5C" w:rsidRPr="00B62391" w:rsidDel="001161D8">
          <w:delText xml:space="preserve"> have copy numbers close to the </w:delText>
        </w:r>
        <w:r w:rsidR="002540BD" w:rsidRPr="00B62391" w:rsidDel="001161D8">
          <w:delText>human median</w:delText>
        </w:r>
      </w:del>
      <w:del w:id="35"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6" w:name="_Toc516349379"/>
      <w:r w:rsidRPr="00B62391">
        <w:t>Criticism of the particular execution</w:t>
      </w:r>
      <w:bookmarkEnd w:id="36"/>
    </w:p>
    <w:p w14:paraId="773CA730" w14:textId="2620BC0E" w:rsidR="00230680"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r w:rsidR="00DB4A73">
        <w:t xml:space="preserve"> </w:t>
      </w:r>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40736B59" w:rsidR="002540BD" w:rsidRPr="00B62391" w:rsidRDefault="002540BD" w:rsidP="00A71124">
      <w:r w:rsidRPr="00B62391">
        <w:t xml:space="preserve">In the results it </w:t>
      </w:r>
      <w:r w:rsidR="00CE1C64">
        <w:t>is</w:t>
      </w:r>
      <w:r w:rsidRPr="00B62391">
        <w:t xml:space="preserve">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w:t>
      </w:r>
      <w:r w:rsidR="00CE1C64">
        <w:t xml:space="preserve">therefore </w:t>
      </w:r>
      <w:r w:rsidR="00EA0609" w:rsidRPr="00B62391">
        <w:t xml:space="preserve">be to include </w:t>
      </w:r>
      <w:r w:rsidRPr="00B62391">
        <w:t>the respective species X chromosomes on the ACs assembled in this experiment</w:t>
      </w:r>
      <w:r w:rsidR="00E81396" w:rsidRPr="00B62391">
        <w:t>.</w:t>
      </w:r>
      <w:r w:rsidR="00EA0609" w:rsidRPr="00B62391">
        <w:t xml:space="preserve"> However, the coverage on</w:t>
      </w:r>
      <w:r w:rsidR="00CE1C64">
        <w:t xml:space="preserve"> the</w:t>
      </w:r>
      <w:r w:rsidR="00EA0609" w:rsidRPr="00B62391">
        <w:t xml:space="preserve"> Y chromosome genes for females is very low (2 and 4 reads)</w:t>
      </w:r>
      <w:r w:rsidR="006112F2" w:rsidRPr="00B62391">
        <w:t>, so the result should not be strongly affected</w:t>
      </w:r>
      <w:r w:rsidR="00EA0609" w:rsidRPr="00B62391">
        <w:t>.</w:t>
      </w:r>
    </w:p>
    <w:p w14:paraId="39E1552B" w14:textId="6E23A64B"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 xml:space="preserve">some, reads containing AMELX </w:t>
      </w:r>
      <w:r w:rsidR="00CE1C64">
        <w:t>reads</w:t>
      </w:r>
      <w:r w:rsidRPr="00B62391">
        <w:t xml:space="preserve"> might </w:t>
      </w:r>
      <w:r w:rsidR="00CE1C64">
        <w:t>have been mapped</w:t>
      </w:r>
      <w:r w:rsidRPr="00B62391">
        <w:t xml:space="preserve"> on</w:t>
      </w:r>
      <w:r w:rsidR="00CE1C64">
        <w:t>to</w:t>
      </w:r>
      <w:r w:rsidRPr="00B62391">
        <w:t xml:space="preserve"> the AMELY gene on the AC</w:t>
      </w:r>
      <w:r w:rsidR="00CE1C64">
        <w:t>.</w:t>
      </w:r>
    </w:p>
    <w:p w14:paraId="57B33939" w14:textId="77777777" w:rsidR="00DB4A73" w:rsidRDefault="005F69C4">
      <w:pPr>
        <w:spacing w:after="0" w:line="240" w:lineRule="auto"/>
        <w:rPr>
          <w:i/>
          <w:iCs/>
          <w:color w:val="44546A" w:themeColor="text2"/>
          <w:sz w:val="18"/>
          <w:szCs w:val="18"/>
        </w:rPr>
      </w:pPr>
      <w:r>
        <w:t>A problem</w:t>
      </w:r>
      <w:r w:rsidRPr="00B62391">
        <w:t xml:space="preserve"> occurred in the assembly of the ACs</w:t>
      </w:r>
      <w:r>
        <w:t>:</w:t>
      </w:r>
      <w:r w:rsidRPr="00B62391">
        <w:t xml:space="preserve"> We checked coherence between Ensembl and BLAS</w:t>
      </w:r>
      <w:r>
        <w:t>T results with GAGE4 in gorilla by comparing the results.</w:t>
      </w:r>
      <w:r w:rsidRPr="00B62391">
        <w:t xml:space="preserve"> The Query %id and BLAST Identities are on par</w:t>
      </w:r>
      <w:r w:rsidR="00871319">
        <w:t xml:space="preserve"> (1 percent-point difference, </w:t>
      </w:r>
      <w:r w:rsidRPr="00B62391">
        <w:fldChar w:fldCharType="begin"/>
      </w:r>
      <w:r w:rsidRPr="00B62391">
        <w:instrText xml:space="preserve"> REF _Ref515137420 \h </w:instrText>
      </w:r>
      <w:r w:rsidRPr="00B62391">
        <w:fldChar w:fldCharType="separate"/>
      </w:r>
      <w:r w:rsidR="00DB4A73">
        <w:br w:type="page"/>
      </w:r>
    </w:p>
    <w:p w14:paraId="2FEEAFA7" w14:textId="0CBDD980" w:rsidR="005F69C4" w:rsidRDefault="00DB4A73" w:rsidP="00A71124">
      <w:r w:rsidRPr="00B62391">
        <w:lastRenderedPageBreak/>
        <w:t xml:space="preserve">Table </w:t>
      </w:r>
      <w:r>
        <w:rPr>
          <w:noProof/>
        </w:rPr>
        <w:t>1</w:t>
      </w:r>
      <w:r w:rsidR="005F69C4" w:rsidRPr="00B62391">
        <w:fldChar w:fldCharType="end"/>
      </w:r>
      <w:r w:rsidR="005F69C4" w:rsidRPr="00B62391">
        <w:t xml:space="preserve">), but the length fraction was off, as Ensembl </w:t>
      </w:r>
      <w:r w:rsidR="005F69C4">
        <w:t>has an ortholog of</w:t>
      </w:r>
      <w:r w:rsidR="005F69C4" w:rsidRPr="00B62391">
        <w:t xml:space="preserve"> 2 times</w:t>
      </w:r>
      <w:r w:rsidR="005F69C4">
        <w:t xml:space="preserve"> (</w:t>
      </w:r>
      <w:r w:rsidR="00866305" w:rsidRPr="00866305">
        <w:t>15'285</w:t>
      </w:r>
      <w:r w:rsidR="005F69C4">
        <w:t>bp)</w:t>
      </w:r>
      <w:r w:rsidR="005F69C4" w:rsidRPr="00B62391">
        <w:t xml:space="preserve"> the size of the original hu</w:t>
      </w:r>
      <w:r w:rsidR="005F69C4">
        <w:t>man gene</w:t>
      </w:r>
      <w:r w:rsidR="00866305">
        <w:t xml:space="preserve"> </w:t>
      </w:r>
      <w:r w:rsidR="005F69C4">
        <w:t>(</w:t>
      </w:r>
      <w:r w:rsidR="00866305" w:rsidRPr="00866305">
        <w:t>-7'320</w:t>
      </w:r>
      <w:r w:rsidR="005F69C4">
        <w:t>bp</w:t>
      </w:r>
      <w:r w:rsidR="00866305">
        <w:t>)</w:t>
      </w:r>
      <w:r w:rsidR="005F69C4">
        <w:t>, and the</w:t>
      </w:r>
      <w:r w:rsidR="005F69C4" w:rsidRPr="00B62391">
        <w:t xml:space="preserve"> blast result </w:t>
      </w:r>
      <w:r w:rsidR="005F69C4">
        <w:t xml:space="preserve">from this experiment has yielded an ortholog size </w:t>
      </w:r>
      <w:r w:rsidR="005F69C4" w:rsidRPr="00B62391">
        <w:t>half</w:t>
      </w:r>
      <w:r w:rsidR="005F69C4">
        <w:t xml:space="preserve"> of that of the</w:t>
      </w:r>
      <w:r w:rsidR="005F69C4" w:rsidRPr="00B62391">
        <w:t xml:space="preserve"> </w:t>
      </w:r>
      <w:r w:rsidR="005F69C4">
        <w:t>original human gene’s</w:t>
      </w:r>
      <w:r w:rsidR="005F69C4">
        <w:t xml:space="preserve"> (</w:t>
      </w:r>
      <w:r w:rsidR="00866305" w:rsidRPr="00866305">
        <w:t>3'726</w:t>
      </w:r>
      <w:r w:rsidR="005F69C4">
        <w:t>bp)</w:t>
      </w:r>
      <w:r w:rsidR="005F69C4">
        <w:t xml:space="preserve">. This </w:t>
      </w:r>
      <w:r w:rsidR="00866305">
        <w:t xml:space="preserve">is likely due to the specifics of ortholog curation on Ensembl, and a sign that our blast ortholog search needs </w:t>
      </w:r>
      <w:r w:rsidR="00CE1C64">
        <w:t xml:space="preserve">adjustment of its specificity in </w:t>
      </w:r>
      <w:r w:rsidR="00866305">
        <w:t>order to recognize longer orthologs</w:t>
      </w:r>
      <w:r w:rsidR="00CE1C64">
        <w:t xml:space="preserve"> as on Ensembl.</w:t>
      </w:r>
    </w:p>
    <w:p w14:paraId="753C472D" w14:textId="12232380" w:rsidR="00895A4E" w:rsidRPr="00B62391" w:rsidRDefault="00537293" w:rsidP="00A71124">
      <w:pPr>
        <w:pStyle w:val="Heading2"/>
      </w:pPr>
      <w:bookmarkStart w:id="37" w:name="_Toc516349380"/>
      <w:r w:rsidRPr="00B62391">
        <w:t xml:space="preserve">Proposals for </w:t>
      </w:r>
      <w:r w:rsidR="00BC5673" w:rsidRPr="00B62391">
        <w:t>continued</w:t>
      </w:r>
      <w:r w:rsidRPr="00B62391">
        <w:t xml:space="preserve"> studies</w:t>
      </w:r>
      <w:bookmarkEnd w:id="37"/>
    </w:p>
    <w:p w14:paraId="5321E6EB" w14:textId="242FC174"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w:t>
      </w:r>
      <w:r w:rsidR="00CE1C64">
        <w:t xml:space="preserve"> us</w:t>
      </w:r>
      <w:r w:rsidR="009A2C88" w:rsidRPr="00B62391">
        <w:t xml:space="preserve"> to perform </w:t>
      </w:r>
      <w:r w:rsidR="00CE1C64">
        <w:t>t-tests: to measure accurately to what extent</w:t>
      </w:r>
      <w:r w:rsidR="002540BD" w:rsidRPr="00B62391">
        <w:t xml:space="preserv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CE1C64">
        <w:t xml:space="preserve"> between species.</w:t>
      </w:r>
    </w:p>
    <w:p w14:paraId="6F1EA4CC" w14:textId="4998DB61"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8"/>
      <w:r w:rsidR="00DB1635" w:rsidRPr="00B62391">
        <w:t>palindromes</w:t>
      </w:r>
      <w:commentRangeEnd w:id="38"/>
      <w:r w:rsidR="009A2C88" w:rsidRPr="00B62391">
        <w:rPr>
          <w:rStyle w:val="CommentReference"/>
        </w:rPr>
        <w:commentReference w:id="38"/>
      </w:r>
      <w:r w:rsidR="00DB1635" w:rsidRPr="00B62391">
        <w:t>. The limit fo</w:t>
      </w:r>
      <w:r w:rsidR="0035574D" w:rsidRPr="00B62391">
        <w:t>r non-ampliconic behavio</w:t>
      </w:r>
      <w:r w:rsidR="00DB1635" w:rsidRPr="00B62391">
        <w:t xml:space="preserve">r </w:t>
      </w:r>
      <w:r w:rsidR="00CE1C64">
        <w:t xml:space="preserve">on the Y chromosome </w:t>
      </w:r>
      <w:r w:rsidR="00DB1635" w:rsidRPr="00B62391">
        <w:t xml:space="preserve">might be set at a higher threshold; i.e. two times that of the X-linked genes. </w:t>
      </w:r>
      <w:commentRangeStart w:id="39"/>
      <w:r w:rsidR="00DB1635" w:rsidRPr="00B62391">
        <w:t>My</w:t>
      </w:r>
      <w:commentRangeEnd w:id="39"/>
      <w:r w:rsidR="00E8011B" w:rsidRPr="00B62391">
        <w:rPr>
          <w:rStyle w:val="CommentReference"/>
        </w:rPr>
        <w:commentReference w:id="39"/>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0"/>
      <w:r w:rsidR="00DB1635" w:rsidRPr="00B62391">
        <w:t>activity</w:t>
      </w:r>
      <w:commentRangeEnd w:id="40"/>
      <w:r w:rsidR="009A2C88" w:rsidRPr="00B62391">
        <w:rPr>
          <w:rStyle w:val="CommentReference"/>
        </w:rPr>
        <w:commentReference w:id="40"/>
      </w:r>
      <w:r w:rsidR="00DB1635" w:rsidRPr="00B62391">
        <w:t>.</w:t>
      </w:r>
    </w:p>
    <w:p w14:paraId="25C85320" w14:textId="7007FFEF"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doesn’t</w:t>
      </w:r>
      <w:r w:rsidR="00D3135D">
        <w:t xml:space="preserve"> necessarily</w:t>
      </w:r>
      <w:r w:rsidRPr="00B62391">
        <w:t xml:space="preserve"> validate that they are non-ampliconic in chimpanzee and gorilla. By adding more control genes in future studies, it can be </w:t>
      </w:r>
      <w:r w:rsidR="00867972" w:rsidRPr="00B62391">
        <w:t>validated with a larger margin, that they indeed</w:t>
      </w:r>
      <w:r w:rsidR="00D3135D">
        <w:t xml:space="preserve"> are</w:t>
      </w:r>
      <w:r w:rsidR="00867972" w:rsidRPr="00B62391">
        <w:t xml:space="preserve"> non-ampliconic.</w:t>
      </w:r>
    </w:p>
    <w:p w14:paraId="34C2F0E9" w14:textId="77777777" w:rsidR="006443A0" w:rsidRDefault="006443A0" w:rsidP="006443A0">
      <w:r>
        <w:t>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w:t>
      </w:r>
      <w:bookmarkStart w:id="41" w:name="_GoBack"/>
      <w:bookmarkEnd w:id="41"/>
      <w:r>
        <w:t xml:space="preserve">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2" w:name="_Toc516349381"/>
      <w:r w:rsidRPr="00B62391">
        <w:t>Ref</w:t>
      </w:r>
      <w:r w:rsidR="00A6305A" w:rsidRPr="00B62391">
        <w:t>erence</w:t>
      </w:r>
      <w:bookmarkEnd w:id="42"/>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w:t>
      </w:r>
      <w:r w:rsidRPr="00731F70">
        <w:rPr>
          <w:rFonts w:cs="Arial"/>
          <w:noProof/>
        </w:rPr>
        <w:lastRenderedPageBreak/>
        <w:t xml:space="preserve">“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43" w:name="_Toc516349382"/>
      <w:r w:rsidRPr="00B62391">
        <w:t>Supplemental material and data</w:t>
      </w:r>
      <w:bookmarkEnd w:id="43"/>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1" w:author="Elise Lucotte" w:date="2018-05-31T15:37:00Z" w:initials="UdMO">
    <w:p w14:paraId="4F446EF6" w14:textId="77777777" w:rsidR="006A140E" w:rsidRDefault="006A140E" w:rsidP="006A140E">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7"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7"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 w:author="Carl Mathias Kobel" w:date="2018-06-14T12:35:00Z" w:initials="CMK">
    <w:p w14:paraId="13BDED50" w14:textId="5DC1FD33" w:rsidR="00747A46" w:rsidRDefault="00747A46">
      <w:pPr>
        <w:pStyle w:val="CommentText"/>
      </w:pPr>
      <w:r>
        <w:rPr>
          <w:rStyle w:val="CommentReference"/>
        </w:rPr>
        <w:annotationRef/>
      </w:r>
      <w:r>
        <w:t>Add time?</w:t>
      </w:r>
    </w:p>
  </w:comment>
  <w:comment w:id="38"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39"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0"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F446EF6" w15:done="0"/>
  <w15:commentEx w15:paraId="71EB7017" w15:done="0"/>
  <w15:commentEx w15:paraId="7474DE10"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F446EF6" w16cid:durableId="1EBBB4CB"/>
  <w16cid:commentId w16cid:paraId="71EB7017" w16cid:durableId="1EBBB4CC"/>
  <w16cid:commentId w16cid:paraId="7474DE10" w16cid:durableId="1EBBB4CD"/>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D935D" w14:textId="77777777" w:rsidR="00C71011" w:rsidRDefault="00C71011" w:rsidP="00A71124">
      <w:r>
        <w:separator/>
      </w:r>
    </w:p>
    <w:p w14:paraId="228B1A9A" w14:textId="77777777" w:rsidR="00C71011" w:rsidRDefault="00C71011"/>
  </w:endnote>
  <w:endnote w:type="continuationSeparator" w:id="0">
    <w:p w14:paraId="7DF8B6F0" w14:textId="77777777" w:rsidR="00C71011" w:rsidRDefault="00C71011" w:rsidP="00A71124">
      <w:r>
        <w:continuationSeparator/>
      </w:r>
    </w:p>
    <w:p w14:paraId="498F0F8C" w14:textId="77777777" w:rsidR="00C71011" w:rsidRDefault="00C710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064C3" w14:textId="77777777" w:rsidR="00C71011" w:rsidRDefault="00C71011" w:rsidP="00A71124">
      <w:r>
        <w:separator/>
      </w:r>
    </w:p>
    <w:p w14:paraId="26363D9F" w14:textId="77777777" w:rsidR="00C71011" w:rsidRDefault="00C71011"/>
  </w:footnote>
  <w:footnote w:type="continuationSeparator" w:id="0">
    <w:p w14:paraId="7370F568" w14:textId="77777777" w:rsidR="00C71011" w:rsidRDefault="00C71011" w:rsidP="00A71124">
      <w:r>
        <w:continuationSeparator/>
      </w:r>
    </w:p>
    <w:p w14:paraId="4F837DE2" w14:textId="77777777" w:rsidR="00C71011" w:rsidRDefault="00C7101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666C5"/>
    <w:rsid w:val="00066A24"/>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653A"/>
    <w:rsid w:val="001C3B03"/>
    <w:rsid w:val="001C7FCE"/>
    <w:rsid w:val="001D1E78"/>
    <w:rsid w:val="001D20C7"/>
    <w:rsid w:val="001D769B"/>
    <w:rsid w:val="001F0AF0"/>
    <w:rsid w:val="00200765"/>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D091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46654"/>
    <w:rsid w:val="0055731A"/>
    <w:rsid w:val="00562648"/>
    <w:rsid w:val="00563714"/>
    <w:rsid w:val="00576E6C"/>
    <w:rsid w:val="00596517"/>
    <w:rsid w:val="00597ED3"/>
    <w:rsid w:val="005A3DD9"/>
    <w:rsid w:val="005B1BE7"/>
    <w:rsid w:val="005D150D"/>
    <w:rsid w:val="005D5AD1"/>
    <w:rsid w:val="005E7779"/>
    <w:rsid w:val="005F4184"/>
    <w:rsid w:val="005F4673"/>
    <w:rsid w:val="005F69C4"/>
    <w:rsid w:val="006025EE"/>
    <w:rsid w:val="00607A9E"/>
    <w:rsid w:val="006112F2"/>
    <w:rsid w:val="006316FA"/>
    <w:rsid w:val="00632B1F"/>
    <w:rsid w:val="006443A0"/>
    <w:rsid w:val="00646086"/>
    <w:rsid w:val="00646AD4"/>
    <w:rsid w:val="006508E1"/>
    <w:rsid w:val="00662C21"/>
    <w:rsid w:val="00662ED5"/>
    <w:rsid w:val="0066471C"/>
    <w:rsid w:val="00673E19"/>
    <w:rsid w:val="00675E32"/>
    <w:rsid w:val="00693A8C"/>
    <w:rsid w:val="006A0C17"/>
    <w:rsid w:val="006A140E"/>
    <w:rsid w:val="006A3F10"/>
    <w:rsid w:val="006A59DE"/>
    <w:rsid w:val="006B003E"/>
    <w:rsid w:val="006B1907"/>
    <w:rsid w:val="006B2B0E"/>
    <w:rsid w:val="006C657E"/>
    <w:rsid w:val="006D368E"/>
    <w:rsid w:val="006D7FEC"/>
    <w:rsid w:val="006E0B11"/>
    <w:rsid w:val="006E579E"/>
    <w:rsid w:val="006F04A5"/>
    <w:rsid w:val="006F6037"/>
    <w:rsid w:val="00710C10"/>
    <w:rsid w:val="0071238C"/>
    <w:rsid w:val="007129DA"/>
    <w:rsid w:val="00731F70"/>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305"/>
    <w:rsid w:val="00866CAD"/>
    <w:rsid w:val="00867972"/>
    <w:rsid w:val="00871319"/>
    <w:rsid w:val="00874B2C"/>
    <w:rsid w:val="00876390"/>
    <w:rsid w:val="008936F3"/>
    <w:rsid w:val="00895A4E"/>
    <w:rsid w:val="008A119E"/>
    <w:rsid w:val="008A2A21"/>
    <w:rsid w:val="008A6DEA"/>
    <w:rsid w:val="008B3B9A"/>
    <w:rsid w:val="008D1A70"/>
    <w:rsid w:val="008D35E2"/>
    <w:rsid w:val="008D4BD8"/>
    <w:rsid w:val="008D7F6F"/>
    <w:rsid w:val="008E05B0"/>
    <w:rsid w:val="008E08E9"/>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67FF"/>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D191C"/>
    <w:rsid w:val="00BE1722"/>
    <w:rsid w:val="00BF0C52"/>
    <w:rsid w:val="00BF418D"/>
    <w:rsid w:val="00BF5A58"/>
    <w:rsid w:val="00C0040C"/>
    <w:rsid w:val="00C11216"/>
    <w:rsid w:val="00C24D56"/>
    <w:rsid w:val="00C26B69"/>
    <w:rsid w:val="00C279F6"/>
    <w:rsid w:val="00C42DE2"/>
    <w:rsid w:val="00C66E3A"/>
    <w:rsid w:val="00C71011"/>
    <w:rsid w:val="00C71778"/>
    <w:rsid w:val="00C741AA"/>
    <w:rsid w:val="00C751AF"/>
    <w:rsid w:val="00C829A8"/>
    <w:rsid w:val="00C83B04"/>
    <w:rsid w:val="00CA291F"/>
    <w:rsid w:val="00CA4A5C"/>
    <w:rsid w:val="00CA7014"/>
    <w:rsid w:val="00CB0BB2"/>
    <w:rsid w:val="00CD1E47"/>
    <w:rsid w:val="00CD620D"/>
    <w:rsid w:val="00CE0670"/>
    <w:rsid w:val="00CE1C64"/>
    <w:rsid w:val="00CE25A9"/>
    <w:rsid w:val="00CE6462"/>
    <w:rsid w:val="00CF6C52"/>
    <w:rsid w:val="00D15A1F"/>
    <w:rsid w:val="00D177FF"/>
    <w:rsid w:val="00D20F4C"/>
    <w:rsid w:val="00D23AF1"/>
    <w:rsid w:val="00D275BC"/>
    <w:rsid w:val="00D3135D"/>
    <w:rsid w:val="00D3418A"/>
    <w:rsid w:val="00D36625"/>
    <w:rsid w:val="00D3777F"/>
    <w:rsid w:val="00D40378"/>
    <w:rsid w:val="00D44A61"/>
    <w:rsid w:val="00D451F3"/>
    <w:rsid w:val="00D46292"/>
    <w:rsid w:val="00D5108D"/>
    <w:rsid w:val="00D53DDD"/>
    <w:rsid w:val="00D776BB"/>
    <w:rsid w:val="00D80C33"/>
    <w:rsid w:val="00D8139D"/>
    <w:rsid w:val="00D821F7"/>
    <w:rsid w:val="00D946DD"/>
    <w:rsid w:val="00DA6C9C"/>
    <w:rsid w:val="00DB0C9C"/>
    <w:rsid w:val="00DB1635"/>
    <w:rsid w:val="00DB4A73"/>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44EB"/>
    <w:rsid w:val="00F74ECF"/>
    <w:rsid w:val="00F8327D"/>
    <w:rsid w:val="00F83E6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D02CA849-9A99-454E-99B4-972A30899F5B}">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13</Pages>
  <Words>13415</Words>
  <Characters>67213</Characters>
  <Application>Microsoft Office Word</Application>
  <DocSecurity>0</DocSecurity>
  <Lines>2489</Lines>
  <Paragraphs>20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86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71</cp:revision>
  <cp:lastPrinted>2018-06-14T21:31:00Z</cp:lastPrinted>
  <dcterms:created xsi:type="dcterms:W3CDTF">2018-05-31T15:49:00Z</dcterms:created>
  <dcterms:modified xsi:type="dcterms:W3CDTF">2018-06-14T2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